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A8C281" w14:textId="77777777" w:rsidR="004757E8" w:rsidRPr="004757E8" w:rsidRDefault="004757E8" w:rsidP="004757E8">
      <w:pPr>
        <w:jc w:val="center"/>
      </w:pPr>
    </w:p>
    <w:p w14:paraId="52463CAC" w14:textId="3B80716A" w:rsidR="00903D36" w:rsidRDefault="00903D36" w:rsidP="00617133">
      <w:pPr>
        <w:pStyle w:val="Heading1"/>
      </w:pPr>
      <w:bookmarkStart w:id="0" w:name="_Toc3562883"/>
      <w:r w:rsidRPr="00617133">
        <w:t>Research</w:t>
      </w:r>
      <w:bookmarkEnd w:id="0"/>
      <w:r>
        <w:t xml:space="preserve"> </w:t>
      </w:r>
    </w:p>
    <w:p w14:paraId="498BCC58" w14:textId="4F7F860E" w:rsidR="00617133" w:rsidRDefault="00617133" w:rsidP="00617133">
      <w:pPr>
        <w:pStyle w:val="Heading2"/>
      </w:pPr>
      <w:bookmarkStart w:id="1" w:name="_Toc3562884"/>
      <w:r>
        <w:t>Does it exist?</w:t>
      </w:r>
      <w:bookmarkEnd w:id="1"/>
    </w:p>
    <w:p w14:paraId="5B6ADD12" w14:textId="0E899CBB" w:rsidR="00617133" w:rsidRDefault="00617133" w:rsidP="00617133">
      <w:r>
        <w:t xml:space="preserve">Seeing as </w:t>
      </w:r>
      <w:r w:rsidR="00324E16">
        <w:t xml:space="preserve">the technologies required for this project all exist already (energy harvesting, short range radio, haptic feedback) I began research by seeing if similar products already exist on the market and if so, do they meet the objectives I have set out for the device? in short no, many devices exist that fulfill one or more of the objective but they fail to meet all in a reasonable manor. </w:t>
      </w:r>
    </w:p>
    <w:p w14:paraId="504E7B4A" w14:textId="77777777" w:rsidR="00324E16" w:rsidRDefault="00324E16" w:rsidP="00617133">
      <w:r>
        <w:t xml:space="preserve">I will outline some of these devices below – </w:t>
      </w:r>
    </w:p>
    <w:p w14:paraId="08896CAF" w14:textId="77777777" w:rsidR="006C4D30" w:rsidRDefault="00D50976" w:rsidP="00617133">
      <w:bookmarkStart w:id="2" w:name="_Toc3562885"/>
      <w:r w:rsidRPr="00D50976">
        <w:rPr>
          <w:rStyle w:val="Heading3Char"/>
        </w:rPr>
        <w:t>Hey Bracelet</w:t>
      </w:r>
      <w:bookmarkEnd w:id="2"/>
      <w:r>
        <w:t xml:space="preserve"> </w:t>
      </w:r>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E9E342E" w14:textId="00AB59ED" w:rsidR="00D50976" w:rsidRDefault="00D50976" w:rsidP="00D50976">
      <w:pPr>
        <w:jc w:val="center"/>
      </w:pPr>
      <w:r>
        <w:rPr>
          <w:noProof/>
        </w:rPr>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8">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77777777" w:rsidR="00C251AD" w:rsidRDefault="00C251AD">
      <w:pPr>
        <w:rPr>
          <w:rFonts w:asciiTheme="majorHAnsi" w:eastAsiaTheme="majorEastAsia" w:hAnsiTheme="majorHAnsi" w:cstheme="majorBidi"/>
          <w:color w:val="1F3763" w:themeColor="accent1" w:themeShade="7F"/>
          <w:sz w:val="24"/>
          <w:szCs w:val="24"/>
        </w:rPr>
      </w:pPr>
      <w:r>
        <w:br w:type="page"/>
      </w:r>
    </w:p>
    <w:p w14:paraId="7D501A64" w14:textId="0F488F0C" w:rsidR="006C4D30" w:rsidRDefault="00CC3BC7" w:rsidP="00CC3BC7">
      <w:pPr>
        <w:pStyle w:val="Heading3"/>
      </w:pPr>
      <w:bookmarkStart w:id="3" w:name="_Toc3562886"/>
      <w:r>
        <w:lastRenderedPageBreak/>
        <w:t>Sony Wena</w:t>
      </w:r>
      <w:bookmarkEnd w:id="3"/>
      <w:r w:rsidR="006C4D30">
        <w:t xml:space="preserve">  </w:t>
      </w:r>
      <w:r>
        <w:t xml:space="preserve"> </w:t>
      </w:r>
    </w:p>
    <w:p w14:paraId="05AF1749" w14:textId="1B1B31BF" w:rsidR="00D50976" w:rsidRPr="006C4D30" w:rsidRDefault="00CC0BE6" w:rsidP="006C4D30">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p>
    <w:p w14:paraId="30AFFBD2" w14:textId="6AF95775" w:rsidR="00CC3BC7" w:rsidRDefault="005C547B" w:rsidP="00C251AD">
      <w:pPr>
        <w:jc w:val="center"/>
      </w:pPr>
      <w:r>
        <w:rPr>
          <w:noProof/>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9">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5C4EB08A" w14:textId="357A7116" w:rsidR="00C251AD" w:rsidRDefault="00CC0BE6" w:rsidP="00CC3BC7">
      <w:r>
        <w:t xml:space="preserve">The Sony Wena is not a watch but in fact a strap that should fit many </w:t>
      </w:r>
      <w:proofErr w:type="gramStart"/>
      <w:r>
        <w:t>watch</w:t>
      </w:r>
      <w:proofErr w:type="gramEnd"/>
      <w:r>
        <w:t xml:space="preserve">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ena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3BCE0D6E" w14:textId="6DCE66BD" w:rsidR="006C4D30" w:rsidRDefault="00C251AD" w:rsidP="00CC3BC7">
      <w:r>
        <w:br w:type="page"/>
      </w:r>
    </w:p>
    <w:p w14:paraId="6BE3BA1B" w14:textId="0395B187" w:rsidR="006C4D30" w:rsidRDefault="006C4D30" w:rsidP="006C4D30">
      <w:pPr>
        <w:pStyle w:val="Heading3"/>
      </w:pPr>
      <w:bookmarkStart w:id="4" w:name="_Toc3562887"/>
      <w:r>
        <w:lastRenderedPageBreak/>
        <w:t xml:space="preserve">Generic </w:t>
      </w:r>
      <w:r w:rsidR="00C251AD">
        <w:t>low-cost</w:t>
      </w:r>
      <w:r>
        <w:t xml:space="preserve"> smartwatch</w:t>
      </w:r>
      <w:bookmarkEnd w:id="4"/>
      <w:r>
        <w:t xml:space="preserve"> </w:t>
      </w:r>
    </w:p>
    <w:p w14:paraId="2251FF8F" w14:textId="1DF14517" w:rsidR="00170E35" w:rsidRDefault="00170E35" w:rsidP="00170E35">
      <w:r>
        <w:t xml:space="preserve">There are many such devices on the market as of 2019 and it would be beyond the scope of this work to review all of them, so in this instance I will focus on a single model the ‘V8 Smartwatch’ this device is made by several companies and often sold under the </w:t>
      </w:r>
      <w:r w:rsidR="009A2637">
        <w:t>label’s</w:t>
      </w:r>
      <w:r>
        <w:t xml:space="preserve"> ‘GONOKER’ , ‘Leegoal’ and ‘DreaT</w:t>
      </w:r>
      <w:r w:rsidR="00C251AD">
        <w:t xml:space="preserve">’. </w:t>
      </w:r>
    </w:p>
    <w:p w14:paraId="257D25F9" w14:textId="04D4540C" w:rsidR="00C251AD" w:rsidRPr="00170E35" w:rsidRDefault="00C251AD" w:rsidP="00C251AD">
      <w:pPr>
        <w:jc w:val="center"/>
      </w:pPr>
      <w:r>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5" w:name="_Toc3562888"/>
      <w:r>
        <w:t>Comparison</w:t>
      </w:r>
      <w:bookmarkEnd w:id="5"/>
      <w:r>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proofErr w:type="gramStart"/>
            <w:r>
              <w:t>Hey Bracelet</w:t>
            </w:r>
            <w:proofErr w:type="gramEnd"/>
            <w:r>
              <w:t xml:space="preserve">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ena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Waterproof, OLED display, Wena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Colour LCD display </w:t>
            </w:r>
          </w:p>
        </w:tc>
        <w:tc>
          <w:tcPr>
            <w:tcW w:w="1133" w:type="dxa"/>
          </w:tcPr>
          <w:p w14:paraId="6F155D1B" w14:textId="35511E27" w:rsidR="001F6E5E" w:rsidRDefault="004B13DF" w:rsidP="009F21CC">
            <w:r>
              <w:t xml:space="preserve">&gt; £10 </w:t>
            </w:r>
          </w:p>
        </w:tc>
      </w:tr>
    </w:tbl>
    <w:p w14:paraId="0CD9FEDD" w14:textId="77777777" w:rsidR="00714EA9" w:rsidRPr="00714EA9" w:rsidRDefault="00714EA9" w:rsidP="00091228">
      <w:pPr>
        <w:pStyle w:val="Heading2"/>
      </w:pPr>
      <w:bookmarkStart w:id="6" w:name="_GoBack"/>
      <w:bookmarkEnd w:id="6"/>
    </w:p>
    <w:sectPr w:rsidR="00714EA9" w:rsidRPr="00714EA9" w:rsidSect="00091228">
      <w:foot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18E331" w14:textId="77777777" w:rsidR="004A1F66" w:rsidRDefault="004A1F66" w:rsidP="00D50976">
      <w:pPr>
        <w:spacing w:after="0" w:line="240" w:lineRule="auto"/>
      </w:pPr>
      <w:r>
        <w:separator/>
      </w:r>
    </w:p>
  </w:endnote>
  <w:endnote w:type="continuationSeparator" w:id="0">
    <w:p w14:paraId="6DB548DE" w14:textId="77777777" w:rsidR="004A1F66" w:rsidRDefault="004A1F66"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50A6E" w14:textId="06A82776" w:rsidR="00092EBC" w:rsidRDefault="00092EBC"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8A8059" w14:textId="77777777" w:rsidR="004A1F66" w:rsidRDefault="004A1F66" w:rsidP="00D50976">
      <w:pPr>
        <w:spacing w:after="0" w:line="240" w:lineRule="auto"/>
      </w:pPr>
      <w:r>
        <w:separator/>
      </w:r>
    </w:p>
  </w:footnote>
  <w:footnote w:type="continuationSeparator" w:id="0">
    <w:p w14:paraId="201A60F5" w14:textId="77777777" w:rsidR="004A1F66" w:rsidRDefault="004A1F66"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6"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5"/>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2420B"/>
    <w:rsid w:val="00052FFF"/>
    <w:rsid w:val="00091228"/>
    <w:rsid w:val="00092EBC"/>
    <w:rsid w:val="000C3CAE"/>
    <w:rsid w:val="000C7D54"/>
    <w:rsid w:val="000E4B8D"/>
    <w:rsid w:val="000F406C"/>
    <w:rsid w:val="00170E35"/>
    <w:rsid w:val="00194F54"/>
    <w:rsid w:val="001A4798"/>
    <w:rsid w:val="001C5D96"/>
    <w:rsid w:val="001D7454"/>
    <w:rsid w:val="001F6E5E"/>
    <w:rsid w:val="00200052"/>
    <w:rsid w:val="00223986"/>
    <w:rsid w:val="0023014C"/>
    <w:rsid w:val="00230B0F"/>
    <w:rsid w:val="00250155"/>
    <w:rsid w:val="0026447C"/>
    <w:rsid w:val="00274404"/>
    <w:rsid w:val="00307911"/>
    <w:rsid w:val="00313530"/>
    <w:rsid w:val="003226EE"/>
    <w:rsid w:val="00324E16"/>
    <w:rsid w:val="0037784B"/>
    <w:rsid w:val="00390DB2"/>
    <w:rsid w:val="0039573E"/>
    <w:rsid w:val="003D450B"/>
    <w:rsid w:val="003D523D"/>
    <w:rsid w:val="00475798"/>
    <w:rsid w:val="004757E8"/>
    <w:rsid w:val="004A1F66"/>
    <w:rsid w:val="004B13DF"/>
    <w:rsid w:val="004D162B"/>
    <w:rsid w:val="00513164"/>
    <w:rsid w:val="00546BE1"/>
    <w:rsid w:val="005A68D1"/>
    <w:rsid w:val="005B2728"/>
    <w:rsid w:val="005C3658"/>
    <w:rsid w:val="005C547B"/>
    <w:rsid w:val="005D62C1"/>
    <w:rsid w:val="005F7A64"/>
    <w:rsid w:val="006056E4"/>
    <w:rsid w:val="00614182"/>
    <w:rsid w:val="00617133"/>
    <w:rsid w:val="00660BFF"/>
    <w:rsid w:val="0067063F"/>
    <w:rsid w:val="006871F2"/>
    <w:rsid w:val="006C4D30"/>
    <w:rsid w:val="006C68A1"/>
    <w:rsid w:val="006F1A5F"/>
    <w:rsid w:val="007109FA"/>
    <w:rsid w:val="00714EA9"/>
    <w:rsid w:val="00721D23"/>
    <w:rsid w:val="00745E52"/>
    <w:rsid w:val="00754A1A"/>
    <w:rsid w:val="0079667D"/>
    <w:rsid w:val="007B3C16"/>
    <w:rsid w:val="007D1AD9"/>
    <w:rsid w:val="00801ED2"/>
    <w:rsid w:val="00807B1F"/>
    <w:rsid w:val="008525FE"/>
    <w:rsid w:val="008C7E78"/>
    <w:rsid w:val="00903D36"/>
    <w:rsid w:val="00912A2A"/>
    <w:rsid w:val="00914194"/>
    <w:rsid w:val="00920780"/>
    <w:rsid w:val="00930506"/>
    <w:rsid w:val="009A2637"/>
    <w:rsid w:val="009B6C41"/>
    <w:rsid w:val="009E3A13"/>
    <w:rsid w:val="009F21CC"/>
    <w:rsid w:val="00A00AF5"/>
    <w:rsid w:val="00A11D2A"/>
    <w:rsid w:val="00A20009"/>
    <w:rsid w:val="00A22806"/>
    <w:rsid w:val="00A54923"/>
    <w:rsid w:val="00AB309F"/>
    <w:rsid w:val="00AE488F"/>
    <w:rsid w:val="00AF32FE"/>
    <w:rsid w:val="00B17D8E"/>
    <w:rsid w:val="00B55465"/>
    <w:rsid w:val="00B62D0A"/>
    <w:rsid w:val="00B859BE"/>
    <w:rsid w:val="00BB61A2"/>
    <w:rsid w:val="00C0631E"/>
    <w:rsid w:val="00C251AD"/>
    <w:rsid w:val="00C54E5F"/>
    <w:rsid w:val="00C63A0C"/>
    <w:rsid w:val="00CA7C24"/>
    <w:rsid w:val="00CC0BE6"/>
    <w:rsid w:val="00CC3BC7"/>
    <w:rsid w:val="00CD4FF6"/>
    <w:rsid w:val="00CE1BB0"/>
    <w:rsid w:val="00D20257"/>
    <w:rsid w:val="00D33D5C"/>
    <w:rsid w:val="00D50976"/>
    <w:rsid w:val="00D52603"/>
    <w:rsid w:val="00D723BC"/>
    <w:rsid w:val="00D903C5"/>
    <w:rsid w:val="00D91941"/>
    <w:rsid w:val="00DB031D"/>
    <w:rsid w:val="00DE6C0B"/>
    <w:rsid w:val="00DF43D9"/>
    <w:rsid w:val="00E1196E"/>
    <w:rsid w:val="00E24C91"/>
    <w:rsid w:val="00E336B3"/>
    <w:rsid w:val="00E57CC9"/>
    <w:rsid w:val="00F0648A"/>
    <w:rsid w:val="00F4390C"/>
    <w:rsid w:val="00F46FFA"/>
    <w:rsid w:val="00F548FD"/>
    <w:rsid w:val="00F724F5"/>
    <w:rsid w:val="00FC1A9A"/>
    <w:rsid w:val="00FC40D9"/>
    <w:rsid w:val="00FD57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03D36"/>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5D1E1F27-C180-4F34-B5C5-0FBF84964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646</Words>
  <Characters>3687</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4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3</cp:revision>
  <dcterms:created xsi:type="dcterms:W3CDTF">2019-03-15T18:48:00Z</dcterms:created>
  <dcterms:modified xsi:type="dcterms:W3CDTF">2019-03-15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AdamStock15034312FinalYearProject18-19</vt:lpwstr>
  </property>
</Properties>
</file>